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8.11 -->
  <w:body>
    <w:p w:rsidR="002A2A03"/>
    <w:p w:rsidR="002A2A03" w:rsidP="001A0A79">
      <w:pPr>
        <w:ind w:firstLine="0"/>
      </w:pPr>
    </w:p>
    <w:p w:rsidR="002A2A03"/>
    <w:p w:rsidR="002A2A03"/>
    <w:p w:rsidR="002A2A03"/>
    <w:p w:rsidR="00F00F05">
      <w:pPr>
        <w:jc w:val="center"/>
      </w:pPr>
      <w:r w:rsidRPr="00F00F05">
        <w:t>Apple in the News</w:t>
      </w:r>
    </w:p>
    <w:p w:rsidR="002A2A03">
      <w:pPr>
        <w:jc w:val="center"/>
      </w:pPr>
      <w:r>
        <w:t xml:space="preserve">Your </w:t>
      </w:r>
      <w:r>
        <w:t>Name  (</w:t>
      </w:r>
      <w:r>
        <w:t>First M. Last)</w:t>
      </w:r>
    </w:p>
    <w:p w:rsidR="002A2A03">
      <w:pPr>
        <w:jc w:val="center"/>
      </w:pPr>
      <w:r>
        <w:t>School or Institution Name (University at Place or Town, State)</w:t>
      </w:r>
    </w:p>
    <w:p w:rsidR="00957958" w:rsidP="0033122D">
      <w:pPr>
        <w:ind w:firstLine="0"/>
        <w:jc w:val="center"/>
        <w:rPr>
          <w:b/>
        </w:rPr>
      </w:pPr>
      <w:r>
        <w:br w:type="page"/>
      </w:r>
      <w:r w:rsidR="0033122D">
        <w:rPr>
          <w:b/>
        </w:rPr>
        <w:t>Apple in the News</w:t>
      </w:r>
    </w:p>
    <w:p w:rsidR="0033122D" w:rsidP="0033122D">
      <w:pPr>
        <w:ind w:firstLine="0"/>
        <w:rPr>
          <w:b/>
        </w:rPr>
      </w:pPr>
      <w:r>
        <w:rPr>
          <w:b/>
        </w:rPr>
        <w:t xml:space="preserve">Introduction: </w:t>
      </w:r>
    </w:p>
    <w:p w:rsidR="0033122D" w:rsidP="0033122D">
      <w:pPr>
        <w:ind w:firstLine="0"/>
      </w:pPr>
      <w:r>
        <w:rPr>
          <w:b/>
        </w:rPr>
        <w:tab/>
      </w:r>
      <w:r>
        <w:t xml:space="preserve">Apple Inc. is </w:t>
      </w:r>
      <w:r w:rsidR="00465E79">
        <w:t>a</w:t>
      </w:r>
      <w:r>
        <w:t xml:space="preserve"> multinational company that produces </w:t>
      </w:r>
      <w:r w:rsidR="00465E79">
        <w:t xml:space="preserve">computer software, electronics, and online services. It is US </w:t>
      </w:r>
      <w:r w:rsidR="00223D70">
        <w:t>Technology Company</w:t>
      </w:r>
      <w:r w:rsidR="00465E79">
        <w:t xml:space="preserve"> whose headquarter located in California. </w:t>
      </w:r>
      <w:r w:rsidR="00C46031">
        <w:t>It is well known due to the size and revenue</w:t>
      </w:r>
      <w:r w:rsidR="005A74C5">
        <w:t xml:space="preserve"> </w:t>
      </w:r>
      <w:r w:rsidR="005A74C5">
        <w:fldChar w:fldCharType="begin"/>
      </w:r>
      <w:r w:rsidR="005A74C5">
        <w:instrText xml:space="preserve"> ADDIN ZOTERO_ITEM CSL_CITATION {"citationID":"a1s0uvrat2a","properties":{"formattedCitation":"{\\rtf (\\uc0\\u8220{}Apple,\\uc0\\u8221{} n.d.)}","plainCitation":"(“Apple,” n.d.)"},"citationItems":[{"id":1179,"uris":["http://zotero.org/users/local/ccgWoSRn/items/K48I6U4L"],"uri":["http://zotero.org/users/local/ccgWoSRn/items/K48I6U4L"],"itemData":{"id":1179,"type":"webpage","title":"Apple","URL":"https://www.apple.com/","accessed":{"date-parts":[["2019",1,19]]}}}],"schema":"https://github.com/citation-style-language/schema/raw/master/csl-citation.json"} </w:instrText>
      </w:r>
      <w:r w:rsidR="005A74C5">
        <w:fldChar w:fldCharType="separate"/>
      </w:r>
      <w:r w:rsidRPr="005A74C5" w:rsidR="005A74C5">
        <w:t xml:space="preserve">(“Apple,” </w:t>
      </w:r>
      <w:r w:rsidRPr="005A74C5" w:rsidR="005A74C5">
        <w:t>n.d.</w:t>
      </w:r>
      <w:r w:rsidRPr="005A74C5" w:rsidR="005A74C5">
        <w:t>)</w:t>
      </w:r>
      <w:r w:rsidR="005A74C5">
        <w:fldChar w:fldCharType="end"/>
      </w:r>
      <w:r w:rsidR="00C46031">
        <w:t xml:space="preserve">. High and profitable production made apple world largest IT Company. </w:t>
      </w:r>
      <w:r w:rsidR="00C371C7">
        <w:t xml:space="preserve">Apple was losing its market value and stocks due to some serious issues like </w:t>
      </w:r>
      <w:r w:rsidR="00C371C7">
        <w:t>Brexit</w:t>
      </w:r>
      <w:r w:rsidR="00C371C7">
        <w:t xml:space="preserve"> and US-China trade war. </w:t>
      </w:r>
      <w:r w:rsidR="00F2115B">
        <w:t>Apple is once again in the news as the stock is witnessing momentum. The news article published on January 2019 shows that positive development of Apple through the different graph and analytical data</w:t>
      </w:r>
      <w:r w:rsidR="005A74C5">
        <w:t xml:space="preserve"> </w:t>
      </w:r>
      <w:r w:rsidR="005A74C5">
        <w:fldChar w:fldCharType="begin"/>
      </w:r>
      <w:r w:rsidR="005A74C5">
        <w:instrText xml:space="preserve"> ADDIN ZOTERO_ITEM CSL_CITATION {"citationID":"a2c26lcudnn","properties":{"formattedCitation":"{\\rtf (\\uc0\\u8220{}A Top-Down Analysis Of Apple\\uc0\\u8217{}s Next Big Opportunity - Apple Inc. (NASDAQ:AAPL) | Seeking Alpha,\\uc0\\u8221{} n.d.)}","plainCitation":"(“A Top-Down Analysis Of Apple’s Next Big Opportunity - Apple Inc. (NASDAQ:AAPL) | Seeking Alpha,” n.d.)"},"citationItems":[{"id":1177,"uris":["http://zotero.org/users/local/ccgWoSRn/items/7KTB8YFY"],"uri":["http://zotero.org/users/local/ccgWoSRn/items/7KTB8YFY"],"itemData":{"id":1177,"type":"webpage","title":"A Top-Down Analysis Of Apple's Next Big Opportunity - Apple Inc. (NASDAQ:AAPL) | Seeking Alpha","URL":"https://seekingalpha.com/article/4234332-top-analysis-apples-next-big-opportunity","accessed":{"date-parts":[["2019",1,19]]}}}],"schema":"https://github.com/citation-style-language/schema/raw/master/csl-citation.json"} </w:instrText>
      </w:r>
      <w:r w:rsidR="005A74C5">
        <w:fldChar w:fldCharType="separate"/>
      </w:r>
      <w:r w:rsidRPr="005A74C5" w:rsidR="005A74C5">
        <w:t xml:space="preserve">(“A Top-Down Analysis Of Apple’s Next Big Opportunity - Apple Inc. (NASDAQ:AAPL) | Seeking Alpha,” </w:t>
      </w:r>
      <w:r w:rsidRPr="005A74C5" w:rsidR="005A74C5">
        <w:t>n.d.</w:t>
      </w:r>
      <w:r w:rsidRPr="005A74C5" w:rsidR="005A74C5">
        <w:t>)</w:t>
      </w:r>
      <w:r w:rsidR="005A74C5">
        <w:fldChar w:fldCharType="end"/>
      </w:r>
      <w:r w:rsidR="00F2115B">
        <w:t>. Some crucial details about the company are as follows:</w:t>
      </w:r>
    </w:p>
    <w:p w:rsidR="00F2115B" w:rsidP="0033122D">
      <w:pPr>
        <w:ind w:firstLine="0"/>
        <w:rPr>
          <w:b/>
        </w:rPr>
      </w:pPr>
      <w:r w:rsidRPr="00AD4ABB">
        <w:rPr>
          <w:b/>
        </w:rPr>
        <w:t>Competitive Intelligence:</w:t>
      </w:r>
    </w:p>
    <w:p w:rsidR="00AD4ABB" w:rsidP="0033122D">
      <w:pPr>
        <w:ind w:firstLine="0"/>
      </w:pPr>
      <w:r>
        <w:rPr>
          <w:b/>
        </w:rPr>
        <w:tab/>
      </w:r>
      <w:r w:rsidR="0040624D">
        <w:t>Complete competitive intelligence of Apple includes:</w:t>
      </w:r>
    </w:p>
    <w:p w:rsidR="0040624D" w:rsidP="0040624D">
      <w:pPr>
        <w:pStyle w:val="ListParagraph"/>
        <w:numPr>
          <w:ilvl w:val="0"/>
          <w:numId w:val="2"/>
        </w:numPr>
      </w:pPr>
      <w:r w:rsidRPr="001F2352">
        <w:rPr>
          <w:b/>
        </w:rPr>
        <w:t>Industry:</w:t>
      </w:r>
      <w:r w:rsidR="001F2352">
        <w:t xml:space="preserve"> Apple is a multinational technology company. It's work for more than one industry that are consumer electronics, semiconductors, computer hardware and software, online services, digital distribution, and corporate venture capital.
</w:t>
      </w:r>
    </w:p>
    <w:p w:rsidR="0040624D" w:rsidRPr="001F2352" w:rsidP="0040624D">
      <w:pPr>
        <w:pStyle w:val="ListParagraph"/>
        <w:numPr>
          <w:ilvl w:val="0"/>
          <w:numId w:val="2"/>
        </w:numPr>
        <w:rPr>
          <w:b/>
        </w:rPr>
      </w:pPr>
      <w:r w:rsidRPr="001F2352">
        <w:rPr>
          <w:b/>
        </w:rPr>
        <w:t>Competitors:</w:t>
      </w:r>
      <w:r w:rsidR="001F2352">
        <w:rPr>
          <w:b/>
        </w:rPr>
        <w:t xml:space="preserve"> </w:t>
      </w:r>
      <w:r w:rsidR="001F2352">
        <w:t>The main competitors are Samsung</w:t>
      </w:r>
      <w:r w:rsidR="00814E0B">
        <w:t>, PayPal, Amazon, Dell, and Sony.</w:t>
      </w:r>
    </w:p>
    <w:p w:rsidR="0040624D" w:rsidRPr="00814E0B" w:rsidP="0040624D">
      <w:pPr>
        <w:pStyle w:val="ListParagraph"/>
        <w:numPr>
          <w:ilvl w:val="0"/>
          <w:numId w:val="2"/>
        </w:numPr>
        <w:rPr>
          <w:b/>
        </w:rPr>
      </w:pPr>
      <w:r w:rsidRPr="00814E0B">
        <w:rPr>
          <w:b/>
        </w:rPr>
        <w:t>Products:</w:t>
      </w:r>
      <w:r w:rsidR="00814E0B">
        <w:rPr>
          <w:b/>
        </w:rPr>
        <w:t xml:space="preserve"> </w:t>
      </w:r>
      <w:r w:rsidRPr="00814E0B" w:rsidR="00814E0B">
        <w:t>Famous products of Apple are</w:t>
      </w:r>
      <w:r w:rsidR="00814E0B">
        <w:rPr>
          <w:b/>
        </w:rPr>
        <w:t xml:space="preserve"> </w:t>
      </w:r>
      <w:r w:rsidR="00150C38">
        <w:t>iPhone</w:t>
      </w:r>
      <w:r w:rsidR="00814E0B">
        <w:t xml:space="preserve">, </w:t>
      </w:r>
      <w:r w:rsidR="00150C38">
        <w:t xml:space="preserve">IPad, iPod, Apple watch, </w:t>
      </w:r>
      <w:r w:rsidR="00150C38">
        <w:t>tvOS</w:t>
      </w:r>
      <w:r w:rsidR="00150C38">
        <w:t>, Logic Pro, Macintosh, etc.
</w:t>
      </w:r>
    </w:p>
    <w:p w:rsidR="0040624D" w:rsidRPr="00150C38" w:rsidP="0040624D">
      <w:pPr>
        <w:pStyle w:val="ListParagraph"/>
        <w:numPr>
          <w:ilvl w:val="0"/>
          <w:numId w:val="2"/>
        </w:numPr>
        <w:rPr>
          <w:b/>
        </w:rPr>
      </w:pPr>
      <w:r>
        <w:rPr>
          <w:b/>
        </w:rPr>
        <w:t>Employees</w:t>
      </w:r>
      <w:r w:rsidRPr="00150C38">
        <w:rPr>
          <w:b/>
        </w:rPr>
        <w:t>:</w:t>
      </w:r>
      <w:r w:rsidR="00150C38">
        <w:rPr>
          <w:b/>
        </w:rPr>
        <w:t xml:space="preserve"> </w:t>
      </w:r>
      <w:r>
        <w:t xml:space="preserve">More than one lakh </w:t>
      </w:r>
    </w:p>
    <w:p w:rsidR="0040624D" w:rsidRPr="000A3A02" w:rsidP="000A3A02">
      <w:pPr>
        <w:pStyle w:val="ListParagraph"/>
        <w:numPr>
          <w:ilvl w:val="0"/>
          <w:numId w:val="2"/>
        </w:numPr>
        <w:rPr>
          <w:b/>
        </w:rPr>
      </w:pPr>
      <w:r w:rsidRPr="000A3A02">
        <w:rPr>
          <w:b/>
        </w:rPr>
        <w:t>Revenue:</w:t>
      </w:r>
      <w:r w:rsidR="000A3A02">
        <w:rPr>
          <w:b/>
        </w:rPr>
        <w:t xml:space="preserve"> </w:t>
      </w:r>
      <w:r w:rsidRPr="000A3A02" w:rsidR="000A3A02">
        <w:t>265.595 billion</w:t>
      </w:r>
      <w:r w:rsidR="000A3A02">
        <w:t xml:space="preserve"> US dollars.</w:t>
      </w:r>
    </w:p>
    <w:p w:rsidR="0040624D" w:rsidRPr="006B79C2" w:rsidP="006B79C2">
      <w:pPr>
        <w:pStyle w:val="ListParagraph"/>
        <w:numPr>
          <w:ilvl w:val="0"/>
          <w:numId w:val="2"/>
        </w:numPr>
        <w:rPr>
          <w:b/>
        </w:rPr>
      </w:pPr>
      <w:r w:rsidRPr="006B79C2">
        <w:rPr>
          <w:b/>
        </w:rPr>
        <w:t>Net Income:</w:t>
      </w:r>
      <w:r>
        <w:rPr>
          <w:b/>
        </w:rPr>
        <w:t xml:space="preserve"> </w:t>
      </w:r>
      <w:r w:rsidRPr="006B79C2">
        <w:t>59.531 billion</w:t>
      </w:r>
      <w:r>
        <w:t xml:space="preserve"> US dollars.</w:t>
      </w:r>
    </w:p>
    <w:p w:rsidR="0040624D" w:rsidP="009611D0">
      <w:pPr>
        <w:ind w:firstLine="0"/>
        <w:rPr>
          <w:b/>
        </w:rPr>
      </w:pPr>
      <w:r>
        <w:rPr>
          <w:b/>
        </w:rPr>
        <w:t>Demographics:</w:t>
      </w:r>
    </w:p>
    <w:p w:rsidR="009611D0" w:rsidP="009611D0">
      <w:pPr>
        <w:ind w:firstLine="0"/>
      </w:pPr>
      <w:r>
        <w:rPr>
          <w:b/>
        </w:rPr>
        <w:tab/>
      </w:r>
      <w:r>
        <w:t>Apple demographics if divided into two</w:t>
      </w:r>
      <w:r w:rsidR="002A0BC0">
        <w:t>, i.e., market demographics and workforce demographics.
</w:t>
      </w:r>
    </w:p>
    <w:p w:rsidR="00B4272F" w:rsidRPr="008D0AC4" w:rsidP="003404BC">
      <w:pPr>
        <w:pStyle w:val="ListParagraph"/>
        <w:numPr>
          <w:ilvl w:val="0"/>
          <w:numId w:val="3"/>
        </w:numPr>
        <w:rPr>
          <w:b/>
        </w:rPr>
      </w:pPr>
      <w:r w:rsidRPr="002A0BC0">
        <w:rPr>
          <w:b/>
        </w:rPr>
        <w:t>Market Demographics:</w:t>
      </w:r>
      <w:r>
        <w:rPr>
          <w:b/>
        </w:rPr>
        <w:t xml:space="preserve"> </w:t>
      </w:r>
      <w:r w:rsidR="003404BC">
        <w:rPr>
          <w:b/>
        </w:rPr>
        <w:br/>
      </w:r>
      <w:r w:rsidR="003404BC">
        <w:t xml:space="preserve">Purchasing ratio man </w:t>
      </w:r>
      <w:r w:rsidR="00250BD4">
        <w:t>vs.</w:t>
      </w:r>
      <w:r w:rsidR="003404BC">
        <w:t xml:space="preserve"> women is 2:1</w:t>
      </w:r>
      <w:r w:rsidR="00250BD4">
        <w:t xml:space="preserve"> where the average age of consumer is 35-44. </w:t>
      </w:r>
      <w:r w:rsidR="00AA0F3C">
        <w:t>Age demographics of age between 18-34 25% consumers</w:t>
      </w:r>
      <w:r w:rsidR="00AF62DC">
        <w:t xml:space="preserve"> show interest only in Apple product during the period of six months. </w:t>
      </w:r>
      <w:r w:rsidR="008107B5">
        <w:t>Apple consumers are more affluent</w:t>
      </w:r>
      <w:r w:rsidR="008D0AC4">
        <w:t xml:space="preserve"> than other users that use devices on a regular basis.
</w:t>
      </w:r>
    </w:p>
    <w:p w:rsidR="008D0AC4" w:rsidRPr="00CE50CB" w:rsidP="008D0AC4">
      <w:pPr>
        <w:pStyle w:val="ListParagraph"/>
        <w:numPr>
          <w:ilvl w:val="0"/>
          <w:numId w:val="3"/>
        </w:numPr>
        <w:rPr>
          <w:b/>
        </w:rPr>
      </w:pPr>
      <w:r>
        <w:rPr>
          <w:b/>
        </w:rPr>
        <w:t>Workforce Demographics</w:t>
      </w:r>
      <w:r w:rsidR="00CE50CB">
        <w:rPr>
          <w:b/>
        </w:rPr>
        <w:t xml:space="preserve">: </w:t>
      </w:r>
      <w:r>
        <w:rPr>
          <w:b/>
        </w:rPr>
        <w:br/>
      </w:r>
      <w:r w:rsidRPr="008E4310" w:rsidR="008E4310">
        <w:t>Workforc</w:t>
      </w:r>
      <w:r w:rsidR="003869FC">
        <w:t xml:space="preserve">e demographics shows that Apple company staff consist </w:t>
      </w:r>
      <w:r w:rsidR="00CE50CB">
        <w:t>of seventy</w:t>
      </w:r>
      <w:r w:rsidR="00280522">
        <w:t xml:space="preserve"> percent male and thirty percent female workers. </w:t>
      </w:r>
      <w:r w:rsidR="00923E86">
        <w:t>The disparity with the technology-related designation is about eighty percent male and twenty percent female.
</w:t>
      </w:r>
    </w:p>
    <w:p w:rsidR="00CE50CB" w:rsidP="00CE50CB">
      <w:pPr>
        <w:ind w:left="360" w:firstLine="0"/>
        <w:rPr>
          <w:b/>
        </w:rPr>
      </w:pPr>
      <w:r w:rsidRPr="00697043">
        <w:rPr>
          <w:b/>
        </w:rPr>
        <w:t>Porter's 5 Forces</w:t>
      </w:r>
      <w:r>
        <w:rPr>
          <w:b/>
        </w:rPr>
        <w:t>:</w:t>
      </w:r>
    </w:p>
    <w:p w:rsidR="00697043" w:rsidP="00697043">
      <w:pPr>
        <w:pStyle w:val="ListParagraph"/>
        <w:numPr>
          <w:ilvl w:val="0"/>
          <w:numId w:val="4"/>
        </w:numPr>
        <w:rPr>
          <w:b/>
        </w:rPr>
      </w:pPr>
      <w:r>
        <w:rPr>
          <w:b/>
        </w:rPr>
        <w:t>New entry threats:</w:t>
      </w:r>
      <w:r w:rsidR="00F50F02">
        <w:rPr>
          <w:b/>
        </w:rPr>
        <w:t xml:space="preserve"> </w:t>
      </w:r>
      <w:r w:rsidR="00F50F02">
        <w:t>Apple has a strong market where existing companies are unable to compete. The supply chain is the great defense by the company to the new entries.
</w:t>
      </w:r>
    </w:p>
    <w:p w:rsidR="000C0888" w:rsidRPr="000C0888" w:rsidP="000C0888">
      <w:pPr>
        <w:pStyle w:val="ListParagraph"/>
        <w:numPr>
          <w:ilvl w:val="0"/>
          <w:numId w:val="4"/>
        </w:numPr>
        <w:rPr>
          <w:b/>
        </w:rPr>
      </w:pPr>
      <w:r>
        <w:rPr>
          <w:b/>
        </w:rPr>
        <w:t>Substitution threats</w:t>
      </w:r>
      <w:r w:rsidRPr="000C0888">
        <w:t>:</w:t>
      </w:r>
      <w:r w:rsidRPr="000C0888" w:rsidR="00F50F02">
        <w:t xml:space="preserve"> </w:t>
      </w:r>
      <w:r w:rsidRPr="000C0888">
        <w:t>It is</w:t>
      </w:r>
      <w:r>
        <w:rPr>
          <w:b/>
        </w:rPr>
        <w:t xml:space="preserve"> </w:t>
      </w:r>
      <w:r>
        <w:t>not necessary that the competitors produce the same product, but the product that offered the product with the same features can be a threat to the company</w:t>
      </w:r>
      <w:r w:rsidRPr="000C0888">
        <w:rPr>
          <w:b/>
        </w:rPr>
        <w:t>.</w:t>
      </w:r>
    </w:p>
    <w:p w:rsidR="00697043" w:rsidP="00697043">
      <w:pPr>
        <w:pStyle w:val="ListParagraph"/>
        <w:numPr>
          <w:ilvl w:val="0"/>
          <w:numId w:val="4"/>
        </w:numPr>
        <w:rPr>
          <w:b/>
        </w:rPr>
      </w:pPr>
      <w:r>
        <w:rPr>
          <w:b/>
        </w:rPr>
        <w:t>Supplier power</w:t>
      </w:r>
      <w:r w:rsidR="00D30461">
        <w:rPr>
          <w:b/>
        </w:rPr>
        <w:t xml:space="preserve">: </w:t>
      </w:r>
      <w:r w:rsidRPr="00F05656" w:rsidR="00F05656">
        <w:t>It is</w:t>
      </w:r>
      <w:r w:rsidR="00F05656">
        <w:rPr>
          <w:b/>
        </w:rPr>
        <w:t xml:space="preserve"> </w:t>
      </w:r>
      <w:r w:rsidRPr="00F05656" w:rsidR="00F05656">
        <w:t xml:space="preserve">determined </w:t>
      </w:r>
      <w:r w:rsidR="00F05656">
        <w:t>through the uniqueness of products. Apple reduced the power of chip makers, manufacturers, and distributors.
</w:t>
      </w:r>
    </w:p>
    <w:p w:rsidR="00697043" w:rsidP="00697043">
      <w:pPr>
        <w:pStyle w:val="ListParagraph"/>
        <w:numPr>
          <w:ilvl w:val="0"/>
          <w:numId w:val="4"/>
        </w:numPr>
        <w:rPr>
          <w:b/>
        </w:rPr>
      </w:pPr>
      <w:r>
        <w:rPr>
          <w:b/>
        </w:rPr>
        <w:t xml:space="preserve">Competitive rivalry: </w:t>
      </w:r>
      <w:r w:rsidR="00081FD6">
        <w:t xml:space="preserve">Apple always avoids price-based competition. </w:t>
      </w:r>
      <w:r w:rsidR="00D30461">
        <w:t>They focus on the production of superior goods with a quality check and a unique ecosystem.
</w:t>
      </w:r>
    </w:p>
    <w:p w:rsidR="00697043" w:rsidRPr="000C0888" w:rsidP="00697043">
      <w:pPr>
        <w:pStyle w:val="ListParagraph"/>
        <w:numPr>
          <w:ilvl w:val="0"/>
          <w:numId w:val="4"/>
        </w:numPr>
        <w:rPr>
          <w:b/>
        </w:rPr>
      </w:pPr>
      <w:r>
        <w:rPr>
          <w:b/>
        </w:rPr>
        <w:t>Buyer power:</w:t>
      </w:r>
      <w:r w:rsidR="00F05656">
        <w:rPr>
          <w:b/>
        </w:rPr>
        <w:t xml:space="preserve"> </w:t>
      </w:r>
      <w:r w:rsidR="00F50F02">
        <w:t>Buyer power is not much in Apple case due to a large number of customers.
</w:t>
      </w:r>
    </w:p>
    <w:p w:rsidR="00AE78A5" w:rsidP="00AE78A5">
      <w:pPr>
        <w:ind w:firstLine="0"/>
        <w:rPr>
          <w:b/>
        </w:rPr>
      </w:pPr>
      <w:r>
        <w:rPr>
          <w:b/>
        </w:rPr>
        <w:t>Value chain analysis:</w:t>
      </w:r>
    </w:p>
    <w:p w:rsidR="00D658BB" w:rsidRPr="00D658BB" w:rsidP="00D658BB">
      <w:pPr>
        <w:pStyle w:val="ListParagraph"/>
        <w:numPr>
          <w:ilvl w:val="0"/>
          <w:numId w:val="7"/>
        </w:numPr>
        <w:rPr>
          <w:b/>
        </w:rPr>
      </w:pPr>
      <w:r>
        <w:rPr>
          <w:b/>
        </w:rPr>
        <w:t>Apple operation:</w:t>
      </w:r>
      <w:r>
        <w:rPr>
          <w:b/>
        </w:rPr>
        <w:br/>
      </w:r>
      <w:r>
        <w:t>It is divided into the following segments:
</w:t>
      </w:r>
    </w:p>
    <w:p w:rsidR="00903296" w:rsidRPr="00903296" w:rsidP="00D658BB">
      <w:pPr>
        <w:pStyle w:val="ListParagraph"/>
        <w:numPr>
          <w:ilvl w:val="0"/>
          <w:numId w:val="8"/>
        </w:numPr>
        <w:rPr>
          <w:b/>
        </w:rPr>
      </w:pPr>
      <w:r>
        <w:t>America</w:t>
      </w:r>
    </w:p>
    <w:p w:rsidR="00903296" w:rsidRPr="00903296" w:rsidP="00D658BB">
      <w:pPr>
        <w:pStyle w:val="ListParagraph"/>
        <w:numPr>
          <w:ilvl w:val="0"/>
          <w:numId w:val="8"/>
        </w:numPr>
        <w:rPr>
          <w:b/>
        </w:rPr>
      </w:pPr>
      <w:r>
        <w:t>Europe</w:t>
      </w:r>
    </w:p>
    <w:p w:rsidR="00903296" w:rsidRPr="00903296" w:rsidP="00D658BB">
      <w:pPr>
        <w:pStyle w:val="ListParagraph"/>
        <w:numPr>
          <w:ilvl w:val="0"/>
          <w:numId w:val="8"/>
        </w:numPr>
        <w:rPr>
          <w:b/>
        </w:rPr>
      </w:pPr>
      <w:r>
        <w:t>China</w:t>
      </w:r>
    </w:p>
    <w:p w:rsidR="00903296" w:rsidRPr="00903296" w:rsidP="00D658BB">
      <w:pPr>
        <w:pStyle w:val="ListParagraph"/>
        <w:numPr>
          <w:ilvl w:val="0"/>
          <w:numId w:val="8"/>
        </w:numPr>
        <w:rPr>
          <w:b/>
        </w:rPr>
      </w:pPr>
      <w:r>
        <w:t>Japan</w:t>
      </w:r>
    </w:p>
    <w:p w:rsidR="00F652EC" w:rsidRPr="00F652EC" w:rsidP="00D658BB">
      <w:pPr>
        <w:pStyle w:val="ListParagraph"/>
        <w:numPr>
          <w:ilvl w:val="0"/>
          <w:numId w:val="8"/>
        </w:numPr>
        <w:rPr>
          <w:b/>
        </w:rPr>
      </w:pPr>
      <w:r>
        <w:t>Australia and Asia.</w:t>
      </w:r>
    </w:p>
    <w:p w:rsidR="00F652EC" w:rsidP="00F652EC">
      <w:pPr>
        <w:pStyle w:val="ListParagraph"/>
        <w:numPr>
          <w:ilvl w:val="0"/>
          <w:numId w:val="7"/>
        </w:numPr>
        <w:rPr>
          <w:b/>
        </w:rPr>
      </w:pPr>
      <w:r>
        <w:rPr>
          <w:b/>
        </w:rPr>
        <w:t>Marketing and sales:</w:t>
      </w:r>
    </w:p>
    <w:p w:rsidR="00F652EC" w:rsidRPr="00F652EC" w:rsidP="00F652EC">
      <w:pPr>
        <w:pStyle w:val="ListParagraph"/>
        <w:numPr>
          <w:ilvl w:val="0"/>
          <w:numId w:val="9"/>
        </w:numPr>
      </w:pPr>
      <w:r w:rsidRPr="00F652EC">
        <w:t>Salesforce
</w:t>
      </w:r>
    </w:p>
    <w:p w:rsidR="00F652EC" w:rsidRPr="00F652EC" w:rsidP="00F652EC">
      <w:pPr>
        <w:pStyle w:val="ListParagraph"/>
        <w:numPr>
          <w:ilvl w:val="0"/>
          <w:numId w:val="9"/>
        </w:numPr>
      </w:pPr>
      <w:r w:rsidRPr="00F652EC">
        <w:t>Wholesale</w:t>
      </w:r>
    </w:p>
    <w:p w:rsidR="00F652EC" w:rsidP="00F652EC">
      <w:pPr>
        <w:pStyle w:val="ListParagraph"/>
        <w:numPr>
          <w:ilvl w:val="0"/>
          <w:numId w:val="9"/>
        </w:numPr>
      </w:pPr>
      <w:r w:rsidRPr="00F652EC">
        <w:t>Online stores</w:t>
      </w:r>
    </w:p>
    <w:p w:rsidR="00F652EC" w:rsidP="00F652EC">
      <w:pPr>
        <w:pStyle w:val="ListParagraph"/>
        <w:numPr>
          <w:ilvl w:val="0"/>
          <w:numId w:val="9"/>
        </w:numPr>
      </w:pPr>
      <w:r>
        <w:t>Retailers</w:t>
      </w:r>
    </w:p>
    <w:p w:rsidR="00AE78A5" w:rsidP="00F652EC">
      <w:pPr>
        <w:pStyle w:val="ListParagraph"/>
        <w:numPr>
          <w:ilvl w:val="0"/>
          <w:numId w:val="9"/>
        </w:numPr>
      </w:pPr>
      <w:r>
        <w:t>Value-added resellers
</w:t>
      </w:r>
    </w:p>
    <w:p w:rsidR="00432FDF" w:rsidP="00432FDF">
      <w:pPr>
        <w:rPr>
          <w:b/>
        </w:rPr>
      </w:pPr>
      <w:r w:rsidRPr="00F613D7">
        <w:rPr>
          <w:b/>
        </w:rPr>
        <w:t>Resource-Based View</w:t>
      </w:r>
      <w:r>
        <w:rPr>
          <w:b/>
        </w:rPr>
        <w:t>:</w:t>
      </w:r>
    </w:p>
    <w:p w:rsidR="00F613D7" w:rsidP="00432FDF">
      <w:r>
        <w:rPr>
          <w:b/>
        </w:rPr>
        <w:tab/>
      </w:r>
      <w:r w:rsidRPr="00F613D7">
        <w:t>The resource</w:t>
      </w:r>
      <w:r>
        <w:t xml:space="preserve">-based view </w:t>
      </w:r>
      <w:r w:rsidR="00487EC4">
        <w:t xml:space="preserve">is the model which analyzes the company sources related to its competitive advantage. Apple has a competitive advantage because it is costly to copy the apple products as well as </w:t>
      </w:r>
      <w:r w:rsidR="0008445D">
        <w:t>other firms unable to exploit apple’s opportunities.</w:t>
      </w:r>
      <w:r w:rsidR="00EB1B0C">
        <w:t xml:space="preserve"> Three main factors strengthen the resource-based view of the company it includes:
</w:t>
      </w:r>
    </w:p>
    <w:p w:rsidR="00EB1B0C" w:rsidP="00EB1B0C">
      <w:pPr>
        <w:pStyle w:val="ListParagraph"/>
        <w:numPr>
          <w:ilvl w:val="0"/>
          <w:numId w:val="7"/>
        </w:numPr>
      </w:pPr>
      <w:r>
        <w:t>Brand Reputation
</w:t>
      </w:r>
    </w:p>
    <w:p w:rsidR="00EB1B0C" w:rsidP="00EB1B0C">
      <w:pPr>
        <w:pStyle w:val="ListParagraph"/>
        <w:numPr>
          <w:ilvl w:val="0"/>
          <w:numId w:val="7"/>
        </w:numPr>
      </w:pPr>
      <w:r>
        <w:t>The advantage of being the first mover
</w:t>
      </w:r>
    </w:p>
    <w:p w:rsidR="00EB1B0C" w:rsidP="00EB1B0C">
      <w:pPr>
        <w:pStyle w:val="ListParagraph"/>
        <w:numPr>
          <w:ilvl w:val="0"/>
          <w:numId w:val="7"/>
        </w:numPr>
      </w:pPr>
      <w:r>
        <w:t>Customer loyalty</w:t>
      </w:r>
    </w:p>
    <w:p w:rsidR="0008445D" w:rsidP="00432FDF">
      <w:pPr>
        <w:rPr>
          <w:b/>
        </w:rPr>
      </w:pPr>
      <w:r w:rsidRPr="0008445D">
        <w:rPr>
          <w:b/>
        </w:rPr>
        <w:t>Balanced Scorecard</w:t>
      </w:r>
      <w:r>
        <w:rPr>
          <w:b/>
        </w:rPr>
        <w:t>:</w:t>
      </w:r>
    </w:p>
    <w:p w:rsidR="0008445D" w:rsidP="00432FDF">
      <w:r>
        <w:rPr>
          <w:b/>
        </w:rPr>
        <w:tab/>
      </w:r>
      <w:r w:rsidRPr="009E392C">
        <w:t xml:space="preserve">Apple balanced </w:t>
      </w:r>
      <w:r>
        <w:t xml:space="preserve">scorecard helps to elevate the company </w:t>
      </w:r>
      <w:r w:rsidR="002641DE">
        <w:t xml:space="preserve">to increase the performance by </w:t>
      </w:r>
      <w:r w:rsidR="00110A44">
        <w:t>supporting the leader in making decisions. Apple uses 5 main performance indicators.</w:t>
      </w:r>
    </w:p>
    <w:p w:rsidR="00110A44" w:rsidP="00110A44">
      <w:pPr>
        <w:pStyle w:val="ListParagraph"/>
        <w:numPr>
          <w:ilvl w:val="0"/>
          <w:numId w:val="10"/>
        </w:numPr>
      </w:pPr>
      <w:r>
        <w:t>Core competencies</w:t>
      </w:r>
    </w:p>
    <w:p w:rsidR="00110A44" w:rsidP="00110A44">
      <w:pPr>
        <w:pStyle w:val="ListParagraph"/>
        <w:numPr>
          <w:ilvl w:val="0"/>
          <w:numId w:val="10"/>
        </w:numPr>
      </w:pPr>
      <w:r>
        <w:t>Value of shareholders</w:t>
      </w:r>
    </w:p>
    <w:p w:rsidR="00110A44" w:rsidP="00110A44">
      <w:pPr>
        <w:pStyle w:val="ListParagraph"/>
        <w:numPr>
          <w:ilvl w:val="0"/>
          <w:numId w:val="10"/>
        </w:numPr>
      </w:pPr>
      <w:r>
        <w:t>Satisfaction of customer</w:t>
      </w:r>
    </w:p>
    <w:p w:rsidR="00110A44" w:rsidP="00110A44">
      <w:pPr>
        <w:pStyle w:val="ListParagraph"/>
        <w:numPr>
          <w:ilvl w:val="0"/>
          <w:numId w:val="10"/>
        </w:numPr>
      </w:pPr>
      <w:r>
        <w:t>Market share</w:t>
      </w:r>
    </w:p>
    <w:p w:rsidR="00110A44" w:rsidRPr="009E392C" w:rsidP="00110A44">
      <w:pPr>
        <w:pStyle w:val="ListParagraph"/>
        <w:numPr>
          <w:ilvl w:val="0"/>
          <w:numId w:val="10"/>
        </w:numPr>
      </w:pPr>
      <w:r>
        <w:t>Commitment of employee</w:t>
      </w:r>
    </w:p>
    <w:p w:rsidR="00A4714F" w:rsidP="0033122D">
      <w:pPr>
        <w:ind w:firstLine="0"/>
        <w:rPr>
          <w:b/>
        </w:rPr>
      </w:pPr>
      <w:r w:rsidRPr="00110A44">
        <w:rPr>
          <w:b/>
        </w:rPr>
        <w:t>Human Capital</w:t>
      </w:r>
      <w:r w:rsidR="004B2D19">
        <w:rPr>
          <w:b/>
        </w:rPr>
        <w:t>:</w:t>
      </w:r>
    </w:p>
    <w:p w:rsidR="004B2D19" w:rsidP="0033122D">
      <w:pPr>
        <w:ind w:firstLine="0"/>
      </w:pPr>
      <w:r>
        <w:rPr>
          <w:b/>
        </w:rPr>
        <w:tab/>
      </w:r>
      <w:r w:rsidR="003C3B42">
        <w:t xml:space="preserve">Apple </w:t>
      </w:r>
      <w:r w:rsidR="00E2470E">
        <w:t>Company</w:t>
      </w:r>
      <w:r w:rsidR="003C3B42">
        <w:t xml:space="preserve"> is now focusing on the new ways to handle the difficulties without withdrawing from the initial goals. </w:t>
      </w:r>
      <w:r w:rsidR="00E2470E">
        <w:t>Apple confronts the social, economic changes and environmental risks.
</w:t>
      </w:r>
    </w:p>
    <w:p w:rsidR="00E2470E" w:rsidP="0033122D">
      <w:pPr>
        <w:ind w:firstLine="0"/>
        <w:rPr>
          <w:b/>
        </w:rPr>
      </w:pPr>
      <w:r w:rsidRPr="00E2470E">
        <w:rPr>
          <w:b/>
        </w:rPr>
        <w:t>Social Capital</w:t>
      </w:r>
      <w:r>
        <w:rPr>
          <w:b/>
        </w:rPr>
        <w:t>:</w:t>
      </w:r>
    </w:p>
    <w:p w:rsidR="00E2470E" w:rsidP="0033122D">
      <w:pPr>
        <w:ind w:firstLine="0"/>
      </w:pPr>
      <w:r>
        <w:rPr>
          <w:b/>
        </w:rPr>
        <w:tab/>
      </w:r>
      <w:r w:rsidR="000F050F">
        <w:t>Social capital includes non-economic resources. Apple uses advertisement and social media to enhance their productivity</w:t>
      </w:r>
      <w:r w:rsidR="00A5724F">
        <w:t>. All the knowledge and skills are making Apple product more famous, and market share of the company is going up.
</w:t>
      </w:r>
    </w:p>
    <w:p w:rsidR="00180B73" w:rsidP="0033122D">
      <w:pPr>
        <w:ind w:firstLine="0"/>
      </w:pPr>
    </w:p>
    <w:p w:rsidR="00180B73" w:rsidP="0033122D">
      <w:pPr>
        <w:ind w:firstLine="0"/>
      </w:pPr>
    </w:p>
    <w:p w:rsidR="00180B73" w:rsidP="0033122D">
      <w:pPr>
        <w:ind w:firstLine="0"/>
      </w:pPr>
    </w:p>
    <w:p w:rsidR="00180B73" w:rsidP="0033122D">
      <w:pPr>
        <w:ind w:firstLine="0"/>
      </w:pPr>
    </w:p>
    <w:p w:rsidR="00180B73" w:rsidP="0033122D">
      <w:pPr>
        <w:ind w:firstLine="0"/>
      </w:pPr>
    </w:p>
    <w:p w:rsidR="00180B73" w:rsidP="0033122D">
      <w:pPr>
        <w:ind w:firstLine="0"/>
      </w:pPr>
    </w:p>
    <w:p w:rsidR="00180B73" w:rsidP="0033122D">
      <w:pPr>
        <w:ind w:firstLine="0"/>
      </w:pPr>
    </w:p>
    <w:p w:rsidR="00180B73" w:rsidP="00180B73">
      <w:pPr>
        <w:ind w:firstLine="0"/>
        <w:jc w:val="center"/>
      </w:pPr>
      <w:r>
        <w:t>References</w:t>
      </w:r>
    </w:p>
    <w:p w:rsidR="00180B73" w:rsidRPr="00180B73" w:rsidP="00180B73">
      <w:pPr>
        <w:pStyle w:val="Bibliography"/>
      </w:pPr>
      <w:r>
        <w:fldChar w:fldCharType="begin"/>
      </w:r>
      <w:r>
        <w:instrText xml:space="preserve"> ADDIN ZOTERO_BIBL {"custom":[]} CSL_BIBLIOGRAPHY </w:instrText>
      </w:r>
      <w:r>
        <w:fldChar w:fldCharType="separate"/>
      </w:r>
      <w:r w:rsidRPr="00180B73">
        <w:t xml:space="preserve">A Top-Down Analysis </w:t>
      </w:r>
      <w:r w:rsidRPr="00180B73">
        <w:t>Of</w:t>
      </w:r>
      <w:r w:rsidRPr="00180B73">
        <w:t xml:space="preserve"> Apple’s Next Big Opportunity - Apple Inc. (NASDAQ:AAPL) | Seeking Alpha. (</w:t>
      </w:r>
      <w:r w:rsidRPr="00180B73">
        <w:t>n.d.</w:t>
      </w:r>
      <w:r w:rsidRPr="00180B73">
        <w:t>). Retrieved January 19, 2019, from https://seekingalpha.com/article/4234332-top-analysis-apples-next-big-opportunity</w:t>
      </w:r>
    </w:p>
    <w:p w:rsidR="00180B73" w:rsidRPr="00180B73" w:rsidP="00180B73">
      <w:pPr>
        <w:pStyle w:val="Bibliography"/>
      </w:pPr>
      <w:r w:rsidRPr="00180B73">
        <w:t>Apple. (</w:t>
      </w:r>
      <w:r w:rsidRPr="00180B73">
        <w:t>n.d.</w:t>
      </w:r>
      <w:r w:rsidRPr="00180B73">
        <w:t>). Retrieved January 19, 2019, from https://www.apple.com/</w:t>
      </w:r>
    </w:p>
    <w:p w:rsidR="00180B73" w:rsidRPr="000F050F" w:rsidP="00180B73">
      <w:pPr>
        <w:ind w:firstLine="0"/>
      </w:pPr>
      <w:r>
        <w:fldChar w:fldCharType="end"/>
      </w:r>
      <w:bookmarkStart w:id="0" w:name="_GoBack"/>
      <w:bookmarkEnd w:id="0"/>
    </w:p>
    <w:sectPr>
      <w:headerReference w:type="even" r:id="rId4"/>
      <w:headerReference w:type="default" r:id="rId5"/>
      <w:headerReference w:type="first" r:id="rId6"/>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F00F05">
    <w:pPr>
      <w:pStyle w:val="Header"/>
    </w:pPr>
    <w:r w:rsidRPr="00F00F05">
      <w:t>APPLE INC. </w:t>
    </w:r>
  </w:p>
  <w:p w:rsidR="00B16696">
    <w:pPr>
      <w:pStyle w:val="Header"/>
      <w:ind w:right="36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rsidRPr="00F00F05" w:rsidP="00F00F05">
    <w:pPr>
      <w:pStyle w:val="Header"/>
    </w:pPr>
    <w:r w:rsidRPr="00F00F05">
      <w:t>APPLE INC.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3160E80"/>
    <w:multiLevelType w:val="hybridMultilevel"/>
    <w:tmpl w:val="D56652B0"/>
    <w:lvl w:ilvl="0">
      <w:start w:val="1"/>
      <w:numFmt w:val="decimal"/>
      <w:lvlText w:val="%1."/>
      <w:lvlJc w:val="left"/>
      <w:pPr>
        <w:ind w:left="2160" w:hanging="360"/>
      </w:p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1">
    <w:nsid w:val="16F62117"/>
    <w:multiLevelType w:val="hybridMultilevel"/>
    <w:tmpl w:val="51ACC73E"/>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2">
    <w:nsid w:val="2DE56F48"/>
    <w:multiLevelType w:val="hybridMultilevel"/>
    <w:tmpl w:val="FD7E7FA6"/>
    <w:lvl w:ilvl="0">
      <w:start w:val="1"/>
      <w:numFmt w:val="decimal"/>
      <w:lvlText w:val="%1."/>
      <w:lvlJc w:val="left"/>
      <w:pPr>
        <w:ind w:left="2160" w:hanging="360"/>
      </w:p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3">
    <w:nsid w:val="2DEB4594"/>
    <w:multiLevelType w:val="hybridMultilevel"/>
    <w:tmpl w:val="E10C253A"/>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4">
    <w:nsid w:val="3FFF66D1"/>
    <w:multiLevelType w:val="hybridMultilevel"/>
    <w:tmpl w:val="AE64DB4E"/>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5">
    <w:nsid w:val="42A87BE5"/>
    <w:multiLevelType w:val="hybridMultilevel"/>
    <w:tmpl w:val="9BF23A2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nsid w:val="629549B3"/>
    <w:multiLevelType w:val="hybridMultilevel"/>
    <w:tmpl w:val="37F4F5E6"/>
    <w:lvl w:ilvl="0">
      <w:start w:val="1"/>
      <w:numFmt w:val="decimal"/>
      <w:lvlText w:val="%1."/>
      <w:lvlJc w:val="left"/>
      <w:pPr>
        <w:ind w:left="720" w:hanging="360"/>
      </w:pPr>
      <w:rPr>
        <w:color w:val="00000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6A0F0694"/>
    <w:multiLevelType w:val="hybridMultilevel"/>
    <w:tmpl w:val="182811D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8">
    <w:nsid w:val="6E0B7B58"/>
    <w:multiLevelType w:val="hybridMultilevel"/>
    <w:tmpl w:val="617E95F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756D1760"/>
    <w:multiLevelType w:val="hybridMultilevel"/>
    <w:tmpl w:val="E60ACC0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9"/>
  </w:num>
  <w:num w:numId="4">
    <w:abstractNumId w:val="3"/>
  </w:num>
  <w:num w:numId="5">
    <w:abstractNumId w:val="5"/>
  </w:num>
  <w:num w:numId="6">
    <w:abstractNumId w:val="8"/>
  </w:num>
  <w:num w:numId="7">
    <w:abstractNumId w:val="4"/>
  </w:num>
  <w:num w:numId="8">
    <w:abstractNumId w:val="2"/>
  </w:num>
  <w:num w:numId="9">
    <w:abstractNumId w:val="0"/>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78D"/>
    <w:rsid w:val="0000793A"/>
    <w:rsid w:val="00025FD1"/>
    <w:rsid w:val="00031D27"/>
    <w:rsid w:val="00045144"/>
    <w:rsid w:val="00065E11"/>
    <w:rsid w:val="00081FD6"/>
    <w:rsid w:val="0008445D"/>
    <w:rsid w:val="000A32E8"/>
    <w:rsid w:val="000A3A02"/>
    <w:rsid w:val="000A42F2"/>
    <w:rsid w:val="000B0A32"/>
    <w:rsid w:val="000C0888"/>
    <w:rsid w:val="000F050F"/>
    <w:rsid w:val="00103C96"/>
    <w:rsid w:val="001075AB"/>
    <w:rsid w:val="00110A44"/>
    <w:rsid w:val="0013260B"/>
    <w:rsid w:val="00150C38"/>
    <w:rsid w:val="0016061B"/>
    <w:rsid w:val="00175490"/>
    <w:rsid w:val="00180B73"/>
    <w:rsid w:val="00185A3F"/>
    <w:rsid w:val="001A0A79"/>
    <w:rsid w:val="001C6A12"/>
    <w:rsid w:val="001F2352"/>
    <w:rsid w:val="00223D70"/>
    <w:rsid w:val="0024422C"/>
    <w:rsid w:val="00250BD4"/>
    <w:rsid w:val="002641DE"/>
    <w:rsid w:val="00280522"/>
    <w:rsid w:val="002A0BC0"/>
    <w:rsid w:val="002A2A03"/>
    <w:rsid w:val="002C0C73"/>
    <w:rsid w:val="0033122D"/>
    <w:rsid w:val="003404BC"/>
    <w:rsid w:val="003869FC"/>
    <w:rsid w:val="003C03FD"/>
    <w:rsid w:val="003C3B42"/>
    <w:rsid w:val="0040553D"/>
    <w:rsid w:val="0040624D"/>
    <w:rsid w:val="00410E27"/>
    <w:rsid w:val="00412978"/>
    <w:rsid w:val="0041383B"/>
    <w:rsid w:val="00432FDF"/>
    <w:rsid w:val="00465E79"/>
    <w:rsid w:val="00487EC4"/>
    <w:rsid w:val="004B2D19"/>
    <w:rsid w:val="005641DD"/>
    <w:rsid w:val="00575DE3"/>
    <w:rsid w:val="005A74C5"/>
    <w:rsid w:val="005D69EB"/>
    <w:rsid w:val="005F4E8B"/>
    <w:rsid w:val="0061055C"/>
    <w:rsid w:val="006173CD"/>
    <w:rsid w:val="00645C1E"/>
    <w:rsid w:val="00655618"/>
    <w:rsid w:val="00674C8A"/>
    <w:rsid w:val="0067762B"/>
    <w:rsid w:val="0069423C"/>
    <w:rsid w:val="00697043"/>
    <w:rsid w:val="006A4520"/>
    <w:rsid w:val="006B79C2"/>
    <w:rsid w:val="00723BEC"/>
    <w:rsid w:val="007428C4"/>
    <w:rsid w:val="00752A7D"/>
    <w:rsid w:val="00754C3B"/>
    <w:rsid w:val="007552AE"/>
    <w:rsid w:val="007A2228"/>
    <w:rsid w:val="008062F6"/>
    <w:rsid w:val="008107B5"/>
    <w:rsid w:val="00814E0B"/>
    <w:rsid w:val="00847F9C"/>
    <w:rsid w:val="008C60AB"/>
    <w:rsid w:val="008D0AC4"/>
    <w:rsid w:val="008E4310"/>
    <w:rsid w:val="008F1F97"/>
    <w:rsid w:val="00903296"/>
    <w:rsid w:val="0091012C"/>
    <w:rsid w:val="00912A99"/>
    <w:rsid w:val="00921414"/>
    <w:rsid w:val="00923E86"/>
    <w:rsid w:val="00931482"/>
    <w:rsid w:val="00954AED"/>
    <w:rsid w:val="00957958"/>
    <w:rsid w:val="009611D0"/>
    <w:rsid w:val="0097289C"/>
    <w:rsid w:val="009770EF"/>
    <w:rsid w:val="009C23DA"/>
    <w:rsid w:val="009D18A7"/>
    <w:rsid w:val="009E392C"/>
    <w:rsid w:val="00A176F0"/>
    <w:rsid w:val="00A4714F"/>
    <w:rsid w:val="00A47D4D"/>
    <w:rsid w:val="00A5724F"/>
    <w:rsid w:val="00A70251"/>
    <w:rsid w:val="00A91C37"/>
    <w:rsid w:val="00A931D1"/>
    <w:rsid w:val="00AA0F3C"/>
    <w:rsid w:val="00AA37B1"/>
    <w:rsid w:val="00AC48A3"/>
    <w:rsid w:val="00AC520C"/>
    <w:rsid w:val="00AD2C67"/>
    <w:rsid w:val="00AD4ABB"/>
    <w:rsid w:val="00AE78A5"/>
    <w:rsid w:val="00AF62DC"/>
    <w:rsid w:val="00B16696"/>
    <w:rsid w:val="00B4272F"/>
    <w:rsid w:val="00B80C1A"/>
    <w:rsid w:val="00BA08E4"/>
    <w:rsid w:val="00C160BD"/>
    <w:rsid w:val="00C17E88"/>
    <w:rsid w:val="00C341D6"/>
    <w:rsid w:val="00C371C7"/>
    <w:rsid w:val="00C46031"/>
    <w:rsid w:val="00C5560D"/>
    <w:rsid w:val="00C5630C"/>
    <w:rsid w:val="00C67138"/>
    <w:rsid w:val="00CA072C"/>
    <w:rsid w:val="00CC52CA"/>
    <w:rsid w:val="00CE50CB"/>
    <w:rsid w:val="00CF29F0"/>
    <w:rsid w:val="00D021D9"/>
    <w:rsid w:val="00D15328"/>
    <w:rsid w:val="00D253E7"/>
    <w:rsid w:val="00D27F36"/>
    <w:rsid w:val="00D30461"/>
    <w:rsid w:val="00D658BB"/>
    <w:rsid w:val="00DA6DA4"/>
    <w:rsid w:val="00DC3DAD"/>
    <w:rsid w:val="00E035C9"/>
    <w:rsid w:val="00E14460"/>
    <w:rsid w:val="00E2470E"/>
    <w:rsid w:val="00E6095F"/>
    <w:rsid w:val="00EB1B0C"/>
    <w:rsid w:val="00ED4095"/>
    <w:rsid w:val="00EF01B0"/>
    <w:rsid w:val="00EF2F44"/>
    <w:rsid w:val="00EF3A20"/>
    <w:rsid w:val="00F00F05"/>
    <w:rsid w:val="00F05656"/>
    <w:rsid w:val="00F2115B"/>
    <w:rsid w:val="00F23805"/>
    <w:rsid w:val="00F50F02"/>
    <w:rsid w:val="00F51DF3"/>
    <w:rsid w:val="00F613D7"/>
    <w:rsid w:val="00F652EC"/>
    <w:rsid w:val="00F71DCA"/>
    <w:rsid w:val="00F87CC9"/>
    <w:rsid w:val="00FC52C5"/>
    <w:rsid w:val="00FF6BB0"/>
  </w:rsids>
  <w:docVars>
    <w:docVar w:name="__Grammarly_42___1" w:val="H4sIAAAAAAAEAKtWcslP9kxRslIyNDa0NDIyMzcwMzMysjQxMbVU0lEKTi0uzszPAykwqgUAPV3PuSwAAAA="/>
    <w:docVar w:name="__Grammarly_42____i" w:val="H4sIAAAAAAAEAKtWckksSQxILCpxzi/NK1GyMqwFAAEhoTITAAAA"/>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5:docId w15:val="{5BF83CC3-BA28-456C-BDFF-187123B53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character" w:customStyle="1" w:styleId="HeaderChar">
    <w:name w:val="Header Char"/>
    <w:link w:val="Header"/>
    <w:uiPriority w:val="99"/>
    <w:rsid w:val="001C6A12"/>
    <w:rPr>
      <w:sz w:val="24"/>
      <w:szCs w:val="24"/>
    </w:rPr>
  </w:style>
  <w:style w:type="paragraph" w:styleId="Bibliography">
    <w:name w:val="Bibliography"/>
    <w:basedOn w:val="Normal"/>
    <w:next w:val="Normal"/>
    <w:uiPriority w:val="37"/>
    <w:unhideWhenUsed/>
    <w:rsid w:val="00045144"/>
    <w:pPr>
      <w:ind w:left="720" w:hanging="720"/>
    </w:pPr>
  </w:style>
  <w:style w:type="paragraph" w:styleId="ListParagraph">
    <w:name w:val="List Paragraph"/>
    <w:basedOn w:val="Normal"/>
    <w:uiPriority w:val="34"/>
    <w:qFormat/>
    <w:rsid w:val="004062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header" Target="header3.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5</TotalTime>
  <Pages>6</Pages>
  <Words>912</Words>
  <Characters>5204</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9</cp:revision>
  <dcterms:created xsi:type="dcterms:W3CDTF">2019-01-19T08:02:00Z</dcterms:created>
  <dcterms:modified xsi:type="dcterms:W3CDTF">2019-01-19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AW7JWnsD"/&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